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77777777" w:rsidR="00BB2DE8" w:rsidRDefault="00BB2DE8" w:rsidP="00BB2DE8">
      <w:pPr>
        <w:pStyle w:val="Heading2"/>
      </w:pPr>
      <w:r>
        <w:t xml:space="preserve">Results from the </w:t>
      </w:r>
      <w:proofErr w:type="spellStart"/>
      <w:r>
        <w:t>Decembre</w:t>
      </w:r>
      <w:proofErr w:type="spellEnd"/>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47C082CD" w:rsidR="00BB2DE8" w:rsidRDefault="006534EE" w:rsidP="00BB2DE8">
      <w:r>
        <w:t>…</w:t>
      </w:r>
    </w:p>
    <w:p w14:paraId="19E318D0" w14:textId="4E644FB4" w:rsidR="00BB2DE8" w:rsidRDefault="00BB2DE8" w:rsidP="00BB2DE8">
      <w:pPr>
        <w:rPr>
          <w:rFonts w:eastAsiaTheme="majorEastAsia"/>
        </w:rPr>
      </w:pPr>
      <w:r>
        <w:br w:type="page"/>
      </w:r>
    </w:p>
    <w:p w14:paraId="5F2DD28F" w14:textId="31AB7638" w:rsidR="00BE7BD6" w:rsidRDefault="00BE7BD6" w:rsidP="00BE7BD6">
      <w:pPr>
        <w:pStyle w:val="Heading1"/>
      </w:pPr>
      <w:commentRangeStart w:id="1"/>
      <w:commentRangeStart w:id="2"/>
      <w:r>
        <w:lastRenderedPageBreak/>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13659BC2" w:rsidR="00345AD6" w:rsidRDefault="006C1E6D" w:rsidP="00345AD6">
      <w:r>
        <w:t>This report presents the analysis of the Aotea Bird Count</w:t>
      </w:r>
      <w:r w:rsidR="00345AD6">
        <w:t xml:space="preserve"> (ABC)</w:t>
      </w:r>
      <w:r>
        <w:t xml:space="preserve"> data collected in 2020. </w:t>
      </w:r>
      <w:r w:rsidR="00345AD6">
        <w:t xml:space="preserve">The bird count is </w:t>
      </w:r>
      <w:r w:rsidR="00345AD6">
        <w:t>organised by the Aotea Great</w:t>
      </w:r>
      <w:r w:rsidR="00345AD6">
        <w:t xml:space="preserve"> </w:t>
      </w:r>
      <w:r w:rsidR="00345AD6">
        <w:t xml:space="preserve">Barrier Environmental Trust, Auckland Council and the sanctuaries located on </w:t>
      </w:r>
      <w:r w:rsidR="00345AD6">
        <w:t>Aotea and is undertaken by community volunteers.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w:t>
      </w:r>
      <w:r w:rsidR="00345AD6">
        <w:t xml:space="preserve">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r>
        <w:t>.</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w:t>
      </w:r>
      <w:r>
        <w:t>[1.54, 2.89]</w:t>
      </w:r>
      <w:r>
        <w:t>. The highest species richness and diversi</w:t>
      </w:r>
      <w:r w:rsidR="00BB2DE8">
        <w:t>t</w:t>
      </w:r>
      <w:r>
        <w:t>y w</w:t>
      </w:r>
      <w:r w:rsidR="00BB2DE8">
        <w:t>ere</w:t>
      </w:r>
      <w:r>
        <w:t xml:space="preserve"> found in the </w:t>
      </w:r>
      <w:proofErr w:type="spellStart"/>
      <w:r>
        <w:t>Medlands</w:t>
      </w:r>
      <w:proofErr w:type="spellEnd"/>
      <w:r>
        <w:t xml:space="preserve"> and Motu </w:t>
      </w:r>
      <w:r w:rsidR="0053382A">
        <w:t>Kaikoura</w:t>
      </w:r>
      <w:r w:rsidR="00BB2DE8">
        <w:t>,</w:t>
      </w:r>
      <w:r w:rsidR="0053382A">
        <w:t xml:space="preserve"> while the lowest values were at </w:t>
      </w:r>
      <w:r w:rsidR="0053382A">
        <w:t xml:space="preserve">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6EE16BAE" w:rsidR="00345AD6" w:rsidRDefault="006C1E6D" w:rsidP="00A83876">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w:t>
      </w:r>
      <w:r>
        <w:t>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A83876">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5A641C88" w:rsidR="00345AD6" w:rsidRDefault="009F3DEB">
      <w:r>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 including the black petrel and </w:t>
      </w:r>
      <w:proofErr w:type="spellStart"/>
      <w:r w:rsidR="00345AD6">
        <w:t>pāteke</w:t>
      </w:r>
      <w:proofErr w:type="spellEnd"/>
      <w:r w:rsidR="00345AD6">
        <w:t>.</w:t>
      </w:r>
    </w:p>
    <w:p w14:paraId="652B125C" w14:textId="77777777" w:rsidR="00345AD6" w:rsidRDefault="00345AD6"/>
    <w:p w14:paraId="6C1744C3" w14:textId="16375E58" w:rsidR="00BE7BD6" w:rsidRDefault="00BE7BD6">
      <w:pPr>
        <w:rPr>
          <w:rFonts w:asciiTheme="majorHAnsi" w:eastAsiaTheme="majorEastAsia" w:hAnsiTheme="majorHAnsi" w:cstheme="majorBidi"/>
          <w:color w:val="262626" w:themeColor="text1" w:themeTint="D9"/>
          <w:sz w:val="32"/>
          <w:szCs w:val="32"/>
        </w:rPr>
      </w:pPr>
      <w:r>
        <w:br w:type="page"/>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043785">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043785">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043785">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043785">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043785">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043785">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043785">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043785">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043785">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043785">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043785">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043785">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043785">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043785">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043785">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043785">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043785">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043785">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043785">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043785">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043785">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043785">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680F29DB" w14:textId="77777777" w:rsidR="00025284" w:rsidRDefault="00025284">
      <w:pPr>
        <w:rPr>
          <w:rFonts w:asciiTheme="majorHAnsi" w:eastAsiaTheme="majorEastAsia" w:hAnsiTheme="majorHAnsi" w:cstheme="majorBidi"/>
          <w:color w:val="262626" w:themeColor="text1" w:themeTint="D9"/>
          <w:sz w:val="32"/>
          <w:szCs w:val="32"/>
        </w:rPr>
      </w:pPr>
      <w:r>
        <w:br w:type="page"/>
      </w:r>
    </w:p>
    <w:p w14:paraId="38233A20" w14:textId="27227333" w:rsidR="00526E43" w:rsidRDefault="00526E43" w:rsidP="00FE2521">
      <w:pPr>
        <w:pStyle w:val="Heading1"/>
      </w:pPr>
      <w:bookmarkStart w:id="3" w:name="_Toc75783388"/>
      <w:r>
        <w:lastRenderedPageBreak/>
        <w:t>1 – Introduction</w:t>
      </w:r>
      <w:bookmarkEnd w:id="3"/>
    </w:p>
    <w:p w14:paraId="5D304525" w14:textId="17149A58"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4" w:name="_Toc75783389"/>
      <w:r>
        <w:t>1.</w:t>
      </w:r>
      <w:r w:rsidR="001244C8">
        <w:t>1</w:t>
      </w:r>
      <w:r>
        <w:t xml:space="preserve"> </w:t>
      </w:r>
      <w:r w:rsidR="003E0CB6">
        <w:t>–</w:t>
      </w:r>
      <w:r>
        <w:t xml:space="preserve"> </w:t>
      </w:r>
      <w:r w:rsidR="003E0CB6">
        <w:t>Aotea, Great Barrier Is</w:t>
      </w:r>
      <w:r w:rsidR="000A3007">
        <w:t>l</w:t>
      </w:r>
      <w:r w:rsidR="003E0CB6">
        <w:t>and</w:t>
      </w:r>
      <w:bookmarkEnd w:id="4"/>
    </w:p>
    <w:p w14:paraId="6FC0F361" w14:textId="580F5D56"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5"/>
      <w:commentRangeStart w:id="6"/>
      <w:r>
        <w:t xml:space="preserve">Predator </w:t>
      </w:r>
      <w:commentRangeEnd w:id="5"/>
      <w:r w:rsidR="0014013F">
        <w:rPr>
          <w:rStyle w:val="CommentReference"/>
        </w:rPr>
        <w:commentReference w:id="5"/>
      </w:r>
      <w:commentRangeEnd w:id="6"/>
      <w:r w:rsidR="0014013F">
        <w:rPr>
          <w:rStyle w:val="CommentReference"/>
        </w:rPr>
        <w:commentReference w:id="6"/>
      </w:r>
      <w:r>
        <w:t xml:space="preserve">control projects have been developed on Aotea with </w:t>
      </w:r>
      <w:proofErr w:type="spellStart"/>
      <w:r>
        <w:t>Glenfern</w:t>
      </w:r>
      <w:proofErr w:type="spellEnd"/>
      <w:r>
        <w:t xml:space="preserve"> sanctuary (</w:t>
      </w:r>
      <w:commentRangeStart w:id="7"/>
      <w:r>
        <w:t>83 ha</w:t>
      </w:r>
      <w:commentRangeEnd w:id="7"/>
      <w:r w:rsidR="0014013F">
        <w:rPr>
          <w:rStyle w:val="CommentReference"/>
        </w:rPr>
        <w:commentReference w:id="7"/>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r w:rsidR="00714D98">
        <w:t>.</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8" w:name="_Toc75783390"/>
      <w:r>
        <w:t>1.</w:t>
      </w:r>
      <w:r w:rsidR="001244C8">
        <w:t>2</w:t>
      </w:r>
      <w:r>
        <w:t xml:space="preserve"> – Birds of Aotea</w:t>
      </w:r>
      <w:bookmarkEnd w:id="8"/>
    </w:p>
    <w:p w14:paraId="536E6F44" w14:textId="2924119E"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25AEF41A"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Historically, much of the loss of the native and endemic birdlife was probably due to 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xml:space="preserve">) that accompanied </w:t>
      </w:r>
      <w:r>
        <w:lastRenderedPageBreak/>
        <w:t>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9" w:name="_Toc75783391"/>
      <w:r>
        <w:t>1.</w:t>
      </w:r>
      <w:r w:rsidR="00FE2521">
        <w:t>3</w:t>
      </w:r>
      <w:r>
        <w:t xml:space="preserve"> </w:t>
      </w:r>
      <w:r w:rsidR="00E02779">
        <w:t xml:space="preserve">– </w:t>
      </w:r>
      <w:r w:rsidR="008D207A">
        <w:t>Key t</w:t>
      </w:r>
      <w:r w:rsidR="00E02779">
        <w:t>arget species</w:t>
      </w:r>
      <w:bookmarkEnd w:id="9"/>
    </w:p>
    <w:p w14:paraId="069F0D1B" w14:textId="1B3C0C2B" w:rsidR="00B07100"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1C6648A3" w14:textId="1AFD68C3" w:rsidR="00C163FA" w:rsidRDefault="00C163FA"/>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w:t>
      </w:r>
      <w:proofErr w:type="spellStart"/>
      <w:r w:rsidR="005363AB" w:rsidRPr="005363AB">
        <w:rPr>
          <w:rFonts w:ascii="Calibri" w:hAnsi="Calibri" w:cs="Calibri"/>
          <w:szCs w:val="24"/>
        </w:rPr>
        <w:t>Catedral</w:t>
      </w:r>
      <w:proofErr w:type="spellEnd"/>
      <w:r w:rsidR="005363AB" w:rsidRPr="005363AB">
        <w:rPr>
          <w:rFonts w:ascii="Calibri" w:hAnsi="Calibri" w:cs="Calibri"/>
          <w:szCs w:val="24"/>
        </w:rPr>
        <w:t xml:space="preserve">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0" w:name="_Toc75783392"/>
      <w:r>
        <w:t>1.4 – Objectives of the Aotea Bird Count</w:t>
      </w:r>
      <w:bookmarkEnd w:id="10"/>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1" w:name="_Toc75783393"/>
      <w:r>
        <w:lastRenderedPageBreak/>
        <w:t>2 – Methods</w:t>
      </w:r>
      <w:bookmarkEnd w:id="11"/>
    </w:p>
    <w:p w14:paraId="6E72D165" w14:textId="77777777" w:rsidR="009F2A4C" w:rsidRDefault="009F2A4C" w:rsidP="00526E43">
      <w:pPr>
        <w:pStyle w:val="Heading2"/>
      </w:pPr>
    </w:p>
    <w:p w14:paraId="0CDDA44E" w14:textId="3D4604CE" w:rsidR="00526E43" w:rsidRDefault="00526E43" w:rsidP="002E0BEC">
      <w:pPr>
        <w:pStyle w:val="Heading2"/>
      </w:pPr>
      <w:bookmarkStart w:id="12" w:name="_Toc75783394"/>
      <w:r>
        <w:t>2.2 – Data collection</w:t>
      </w:r>
      <w:bookmarkEnd w:id="12"/>
    </w:p>
    <w:p w14:paraId="11F1DB01" w14:textId="2655CFE9" w:rsidR="00526E43" w:rsidRDefault="64322DCE">
      <w:r>
        <w:t>A total of 16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6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0FFDE8D4" w:rsidR="00684397" w:rsidRDefault="006C1E6D" w:rsidP="00DC6E56">
      <w:pPr>
        <w:keepNext/>
        <w:jc w:val="center"/>
      </w:pPr>
      <w:r>
        <w:rPr>
          <w:noProof/>
        </w:rPr>
        <w:drawing>
          <wp:inline distT="0" distB="0" distL="0" distR="0" wp14:anchorId="217C893C" wp14:editId="083C925D">
            <wp:extent cx="4418158" cy="518868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2820" r="13352"/>
                    <a:stretch/>
                  </pic:blipFill>
                  <pic:spPr bwMode="auto">
                    <a:xfrm>
                      <a:off x="0" y="0"/>
                      <a:ext cx="4432893" cy="5205993"/>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w:t>
      </w:r>
      <w:r>
        <w:t>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3" w:name="_Toc75783395"/>
      <w:r>
        <w:lastRenderedPageBreak/>
        <w:t>2.3 – Analysis</w:t>
      </w:r>
      <w:bookmarkEnd w:id="13"/>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w:t>
      </w:r>
      <w:r>
        <w:t>,</w:t>
      </w:r>
      <w:r>
        <w:t xml:space="preserve">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4F3BF0B7"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8E6B91" w:rsidRPr="008E6B91">
        <w:t>https://doi.org/10.17608/k6.auckland.14865372</w:t>
      </w:r>
      <w:r w:rsidR="00D4159B">
        <w:t>).</w:t>
      </w:r>
    </w:p>
    <w:p w14:paraId="64315640" w14:textId="77777777" w:rsidR="00A218BA" w:rsidRDefault="00A218BA"/>
    <w:p w14:paraId="7FE68A4F" w14:textId="3B50E076" w:rsidR="00FE74D9" w:rsidRPr="00FE74D9" w:rsidRDefault="00E40084" w:rsidP="00FE2521">
      <w:pPr>
        <w:pStyle w:val="Heading3"/>
      </w:pPr>
      <w:bookmarkStart w:id="14" w:name="_Toc75783396"/>
      <w:r>
        <w:t>Richness and d</w:t>
      </w:r>
      <w:r w:rsidRPr="00E40084">
        <w:t>iversity</w:t>
      </w:r>
      <w:bookmarkEnd w:id="14"/>
    </w:p>
    <w:p w14:paraId="442761A3" w14:textId="31FF52ED" w:rsidR="0022607F" w:rsidRDefault="64322DCE">
      <w:r>
        <w:t>For each of the 16 sites, the richness and diversity of species present were calculated. Species richness is simply the number of species present, while species diversity considers the</w:t>
      </w:r>
      <w:r>
        <w:t xml:space="preserve"> species</w:t>
      </w:r>
      <w:r>
        <w:t xml:space="preserve"> relative abundances. Species diversity is calculated using Shannon’s H index. Finally, richness and diversity are mapped to Aotea by site to visualise the results.</w:t>
      </w:r>
    </w:p>
    <w:p w14:paraId="001E49A6" w14:textId="28BFDB39" w:rsidR="00CC5ABB" w:rsidRDefault="00CC5ABB"/>
    <w:p w14:paraId="0740CAA4" w14:textId="73346C99" w:rsidR="00FE74D9" w:rsidRDefault="00FE74D9" w:rsidP="00FE2521">
      <w:pPr>
        <w:pStyle w:val="Heading3"/>
      </w:pPr>
      <w:bookmarkStart w:id="15" w:name="_Toc75783397"/>
      <w:r>
        <w:t>Total count and target species</w:t>
      </w:r>
      <w:bookmarkEnd w:id="15"/>
    </w:p>
    <w:p w14:paraId="3D3728A9" w14:textId="3251CF6E" w:rsidR="00FE74D9" w:rsidRDefault="64322DCE" w:rsidP="00FE74D9">
      <w:r>
        <w:t>For each of the 16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16" w:name="_Toc75783398"/>
      <w:r>
        <w:t>Hierarchical cluster analysis</w:t>
      </w:r>
      <w:bookmarkEnd w:id="16"/>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w:t>
      </w:r>
      <w:r>
        <w:t xml:space="preserve">between </w:t>
      </w:r>
      <w:r>
        <w:t xml:space="preserve">sites </w:t>
      </w:r>
      <w:r>
        <w:t xml:space="preserve">based on </w:t>
      </w:r>
      <w:r>
        <w:t xml:space="preserve">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w:t>
      </w:r>
      <w:r>
        <w:t>s (classifies)</w:t>
      </w:r>
      <w:r>
        <w:t xml:space="preserve">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17" w:name="_Toc75783399"/>
      <w:r>
        <w:lastRenderedPageBreak/>
        <w:t>3 – Results</w:t>
      </w:r>
      <w:bookmarkEnd w:id="17"/>
    </w:p>
    <w:p w14:paraId="504FC50F" w14:textId="77777777" w:rsidR="001F6504" w:rsidRDefault="001F6504" w:rsidP="00526E43">
      <w:pPr>
        <w:pStyle w:val="Heading2"/>
      </w:pPr>
    </w:p>
    <w:p w14:paraId="09116B13" w14:textId="3EFE0943" w:rsidR="00526E43" w:rsidRDefault="00526E43" w:rsidP="002E0BEC">
      <w:pPr>
        <w:pStyle w:val="Heading2"/>
      </w:pPr>
      <w:bookmarkStart w:id="18" w:name="_Toc75783400"/>
      <w:r>
        <w:t>3.1 – Overall observations</w:t>
      </w:r>
      <w:bookmarkEnd w:id="18"/>
    </w:p>
    <w:p w14:paraId="04FD0792" w14:textId="0173CFC7" w:rsidR="00526E43" w:rsidRDefault="64322DCE">
      <w:r>
        <w:t xml:space="preserve">Across the 16 sites, </w:t>
      </w:r>
      <w:commentRangeStart w:id="19"/>
      <w:commentRangeStart w:id="20"/>
      <w:r>
        <w:t>2,242</w:t>
      </w:r>
      <w:commentRangeEnd w:id="19"/>
      <w:r w:rsidR="001A18EA">
        <w:rPr>
          <w:rStyle w:val="CommentReference"/>
        </w:rPr>
        <w:commentReference w:id="19"/>
      </w:r>
      <w:commentRangeEnd w:id="20"/>
      <w:r w:rsidR="001A18EA">
        <w:rPr>
          <w:rStyle w:val="CommentReference"/>
        </w:rPr>
        <w:commentReference w:id="20"/>
      </w:r>
      <w:r>
        <w:t xml:space="preserve"> </w:t>
      </w:r>
      <w:r>
        <w:t xml:space="preserve">individuals </w:t>
      </w:r>
      <w:r>
        <w:t xml:space="preserve">were counted and identified </w:t>
      </w:r>
      <w:r w:rsidR="00070DBA">
        <w:t>from</w:t>
      </w:r>
      <w:r>
        <w:t xml:space="preserve"> </w:t>
      </w:r>
      <w:r>
        <w:t xml:space="preserve">40 species (excluding some unknown or unidentified to the species level). Of the 40 identified species, 26 were either native or endemic, with the most abundant species on the island </w:t>
      </w:r>
      <w:bookmarkStart w:id="21"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1"/>
      <w:r>
        <w:t xml:space="preserve"> (Figure 2).  The figure below shows the 25 most abundant species on Aotea; the counts of all 40 identified species are in Appendix B.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70F6C1D2"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heard) </w:t>
      </w:r>
      <w:r w:rsidRPr="00E03465">
        <w:rPr>
          <w:noProof/>
          <w:color w:val="auto"/>
          <w:sz w:val="20"/>
          <w:szCs w:val="20"/>
        </w:rPr>
        <w:t xml:space="preserve"> across all sites.</w:t>
      </w:r>
      <w:r w:rsidR="0053382A">
        <w:rPr>
          <w:noProof/>
          <w:color w:val="auto"/>
          <w:sz w:val="20"/>
          <w:szCs w:val="20"/>
        </w:rPr>
        <w:t xml:space="preserve"> A total of 40 species were identified from 2,242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2" w:name="_Toc75783401"/>
      <w:r>
        <w:lastRenderedPageBreak/>
        <w:t xml:space="preserve">3.2 – </w:t>
      </w:r>
      <w:r w:rsidR="00370C2B">
        <w:t xml:space="preserve">Richness and </w:t>
      </w:r>
      <w:r w:rsidR="00E40084">
        <w:t>d</w:t>
      </w:r>
      <w:r w:rsidR="00370C2B">
        <w:t>iversity</w:t>
      </w:r>
      <w:bookmarkEnd w:id="22"/>
    </w:p>
    <w:p w14:paraId="2F92117E" w14:textId="0CAE4167" w:rsidR="00737EDA" w:rsidRDefault="64322DCE" w:rsidP="00737EDA">
      <w:r>
        <w:t xml:space="preserve">Patterns of species richness and diversity </w:t>
      </w:r>
      <w:r>
        <w:t>do not va</w:t>
      </w:r>
      <w:r w:rsidR="00E96C27">
        <w:t>r</w:t>
      </w:r>
      <w:r>
        <w:t xml:space="preserve">y much across Aotea </w:t>
      </w:r>
      <w:r>
        <w:t xml:space="preserve"> (Figure 3 A and B). If only a few species dominated the species counts</w:t>
      </w:r>
      <w:r>
        <w:t xml:space="preserve"> at each site</w:t>
      </w:r>
      <w:r>
        <w:t xml:space="preserve">, Shannon’s diversity index would decrease while richness would remain the same. </w:t>
      </w:r>
    </w:p>
    <w:p w14:paraId="010376C5" w14:textId="35E84B72" w:rsidR="00E03465" w:rsidRDefault="64322DCE" w:rsidP="00737EDA">
      <w:r>
        <w:t xml:space="preserve">The highest species richness and diversity occurred in the </w:t>
      </w:r>
      <w:proofErr w:type="spellStart"/>
      <w:r>
        <w:t>Medlands</w:t>
      </w:r>
      <w:proofErr w:type="spellEnd"/>
      <w:r>
        <w:t>, followed by Mot</w:t>
      </w:r>
      <w:r>
        <w:t>u</w:t>
      </w:r>
      <w:r>
        <w:t xml:space="preserve">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w:t>
      </w:r>
      <w:r>
        <w:t xml:space="preserve">at </w:t>
      </w:r>
      <w:r>
        <w:t xml:space="preserve">Cooper’s Castle and </w:t>
      </w:r>
      <w:proofErr w:type="spellStart"/>
      <w:r>
        <w:t>Te</w:t>
      </w:r>
      <w:proofErr w:type="spellEnd"/>
      <w:r>
        <w:t xml:space="preserve"> </w:t>
      </w:r>
      <w:proofErr w:type="spellStart"/>
      <w:r>
        <w:t>Paparahi</w:t>
      </w:r>
      <w:proofErr w:type="spellEnd"/>
      <w:r>
        <w:t>.</w:t>
      </w:r>
    </w:p>
    <w:p w14:paraId="11F0EA46" w14:textId="77777777" w:rsidR="00526E43" w:rsidRDefault="00526E43"/>
    <w:p w14:paraId="77F8E8FE" w14:textId="5BFE5ECE" w:rsidR="00E03465" w:rsidRDefault="00C51A6C" w:rsidP="00E03465">
      <w:pPr>
        <w:keepNext/>
      </w:pPr>
      <w:r>
        <w:rPr>
          <w:noProof/>
        </w:rPr>
        <w:drawing>
          <wp:anchor distT="0" distB="0" distL="114300" distR="114300" simplePos="0" relativeHeight="251664384" behindDoc="0" locked="0" layoutInCell="1" allowOverlap="1" wp14:anchorId="67BB33F2" wp14:editId="704E1E55">
            <wp:simplePos x="914400" y="3495822"/>
            <wp:positionH relativeFrom="margin">
              <wp:align>center</wp:align>
            </wp:positionH>
            <wp:positionV relativeFrom="margin">
              <wp:align>center</wp:align>
            </wp:positionV>
            <wp:extent cx="6521938" cy="4328169"/>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21938" cy="4328169"/>
                    </a:xfrm>
                    <a:prstGeom prst="rect">
                      <a:avLst/>
                    </a:prstGeom>
                    <a:noFill/>
                    <a:ln>
                      <a:noFill/>
                    </a:ln>
                  </pic:spPr>
                </pic:pic>
              </a:graphicData>
            </a:graphic>
          </wp:anchor>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53F34162" w:rsidR="005F1B90" w:rsidRDefault="64322DCE" w:rsidP="005F1B90">
      <w:r>
        <w:lastRenderedPageBreak/>
        <w:t>Species richness, diversity and total counts vary among sites with ranges of [7, 23], [1.54, 2.89], and  [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w:t>
      </w:r>
      <w:r>
        <w:t xml:space="preserve"> (a statistical tool used to correct for such biases)</w:t>
      </w:r>
      <w:r>
        <w:t xml:space="preserve">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w:t>
      </w:r>
      <w:r>
        <w:t>,</w:t>
      </w:r>
      <w:r>
        <w:t xml:space="preserve"> the raw richness data is reported alongside the total count. </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32821947" w:rsidR="00384771" w:rsidRPr="00D26EFB" w:rsidRDefault="006B6763" w:rsidP="00384771">
            <w:pPr>
              <w:rPr>
                <w:rFonts w:ascii="Calibri" w:eastAsia="Times New Roman" w:hAnsi="Calibri" w:cs="Times New Roman"/>
                <w:color w:val="000000"/>
                <w:lang w:eastAsia="en-NZ"/>
              </w:rPr>
            </w:pPr>
            <w:r>
              <w:t>Motu</w:t>
            </w:r>
            <w:r w:rsidR="00384771" w:rsidRPr="00856C1C">
              <w:t xml:space="preserve">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3" w:name="_Toc75783402"/>
      <w:r>
        <w:lastRenderedPageBreak/>
        <w:t xml:space="preserve">3.3 – </w:t>
      </w:r>
      <w:r w:rsidR="00E40084">
        <w:t>Total c</w:t>
      </w:r>
      <w:r w:rsidR="004724BD">
        <w:t>ount</w:t>
      </w:r>
      <w:r w:rsidR="00E40084">
        <w:t>s</w:t>
      </w:r>
      <w:bookmarkEnd w:id="23"/>
    </w:p>
    <w:p w14:paraId="51148CB7" w14:textId="1EBA8A2F" w:rsidR="000870EE" w:rsidRDefault="64322DCE" w:rsidP="00526E43">
      <w:r>
        <w:t>The highest total bird count was observed in Mot</w:t>
      </w:r>
      <w:r w:rsidR="006B6763">
        <w:t>u</w:t>
      </w:r>
      <w:r>
        <w:t xml:space="preserve"> Kaikoura, with 235 birds identified in total (Figure 4 A and Table 1). </w:t>
      </w:r>
      <w:r w:rsidR="006B6763">
        <w:t>Motu</w:t>
      </w:r>
      <w:r>
        <w:t xml:space="preserve"> Kaikoura showed the second-highest species richness and diversity. </w:t>
      </w:r>
      <w:proofErr w:type="spellStart"/>
      <w:r>
        <w:t>Medlands</w:t>
      </w:r>
      <w:proofErr w:type="spellEnd"/>
      <w:r>
        <w:t xml:space="preserve">, which had the highest richness and diversity, had a total count of 165 birds identified. </w:t>
      </w:r>
      <w:proofErr w:type="spellStart"/>
      <w:r>
        <w:t>Kākāriki</w:t>
      </w:r>
      <w:proofErr w:type="spellEnd"/>
      <w:r>
        <w:t xml:space="preserve">, the endemic species almost absent from the two main islands of New Zealand, was observed only at the </w:t>
      </w:r>
      <w:commentRangeStart w:id="24"/>
      <w:commentRangeStart w:id="25"/>
      <w:proofErr w:type="spellStart"/>
      <w:r>
        <w:t>Okiwi</w:t>
      </w:r>
      <w:proofErr w:type="spellEnd"/>
      <w:r>
        <w:t xml:space="preserve"> site</w:t>
      </w:r>
      <w:commentRangeEnd w:id="24"/>
      <w:r w:rsidR="00D70EA8">
        <w:rPr>
          <w:rStyle w:val="CommentReference"/>
        </w:rPr>
        <w:commentReference w:id="24"/>
      </w:r>
      <w:commentRangeEnd w:id="25"/>
      <w:r w:rsidR="00D70EA8">
        <w:rPr>
          <w:rStyle w:val="CommentReference"/>
        </w:rPr>
        <w:commentReference w:id="25"/>
      </w:r>
      <w:r w:rsidRPr="64322DCE">
        <w:rPr>
          <w:rStyle w:val="CommentReference"/>
        </w:rPr>
        <w:t>,</w:t>
      </w:r>
      <w:r>
        <w:t xml:space="preserve"> where a breeding population is established.</w:t>
      </w:r>
      <w:r w:rsidR="000E006D">
        <w:t xml:space="preserve"> </w:t>
      </w:r>
      <w:r>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t>.</w:t>
      </w:r>
      <w:r w:rsidR="000E006D">
        <w:t xml:space="preserve"> </w:t>
      </w:r>
      <w:r w:rsidR="000E006D">
        <w:t xml:space="preserve">There has been </w:t>
      </w:r>
      <w:r w:rsidR="000E006D">
        <w:t xml:space="preserve">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w:t>
      </w:r>
      <w:r w:rsidR="000E006D">
        <w:t>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p>
    <w:p w14:paraId="3C09B08C" w14:textId="77777777" w:rsidR="000870EE" w:rsidRDefault="000870EE" w:rsidP="00526E43"/>
    <w:p w14:paraId="4260B54A" w14:textId="10427539" w:rsidR="00A36F67" w:rsidRDefault="002E0BEC" w:rsidP="002E0BEC">
      <w:r>
        <w:rPr>
          <w:noProof/>
        </w:rPr>
        <w:drawing>
          <wp:anchor distT="0" distB="0" distL="114300" distR="114300" simplePos="0" relativeHeight="251663360" behindDoc="0" locked="0" layoutInCell="1" allowOverlap="1" wp14:anchorId="7BA4FFBD" wp14:editId="55C04B3D">
            <wp:simplePos x="0" y="0"/>
            <wp:positionH relativeFrom="margin">
              <wp:align>center</wp:align>
            </wp:positionH>
            <wp:positionV relativeFrom="margin">
              <wp:posOffset>2828881</wp:posOffset>
            </wp:positionV>
            <wp:extent cx="7186295" cy="476885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86295" cy="476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56C7">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rsidR="00BE56C7">
        <w:t xml:space="preserve"> </w:t>
      </w:r>
      <w:proofErr w:type="spellStart"/>
      <w:r w:rsidR="00E96C27">
        <w:t>k</w:t>
      </w:r>
      <w:r w:rsidR="00C10225">
        <w:t>ākā</w:t>
      </w:r>
      <w:proofErr w:type="spellEnd"/>
      <w:r w:rsidR="00BE56C7">
        <w:t xml:space="preserve"> and </w:t>
      </w:r>
      <w:proofErr w:type="spellStart"/>
      <w:r w:rsidR="00E96C27">
        <w:t>t</w:t>
      </w:r>
      <w:r w:rsidR="00C10225">
        <w:t>ūī</w:t>
      </w:r>
      <w:proofErr w:type="spellEnd"/>
      <w:r w:rsidR="00BE56C7">
        <w:t xml:space="preserve"> </w:t>
      </w:r>
      <w:r w:rsidR="00B27AC5">
        <w:t xml:space="preserve">were </w:t>
      </w:r>
      <w:commentRangeStart w:id="26"/>
      <w:r w:rsidR="00B27AC5">
        <w:t xml:space="preserve">observed </w:t>
      </w:r>
      <w:commentRangeEnd w:id="26"/>
      <w:r>
        <w:rPr>
          <w:rStyle w:val="CommentReference"/>
        </w:rPr>
        <w:commentReference w:id="26"/>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ere observed at 12 of the 16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43ED711" w14:textId="74B23769"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sidR="00C10225">
        <w:rPr>
          <w:color w:val="auto"/>
          <w:sz w:val="20"/>
          <w:szCs w:val="20"/>
        </w:rPr>
        <w:t>Kākāriki</w:t>
      </w:r>
      <w:proofErr w:type="spellEnd"/>
      <w:r w:rsidRPr="00A36F67">
        <w:rPr>
          <w:color w:val="auto"/>
          <w:sz w:val="20"/>
          <w:szCs w:val="20"/>
        </w:rPr>
        <w:t xml:space="preserve">, </w:t>
      </w:r>
      <w:proofErr w:type="spellStart"/>
      <w:r w:rsidR="00C10225">
        <w:rPr>
          <w:color w:val="auto"/>
          <w:sz w:val="20"/>
          <w:szCs w:val="20"/>
        </w:rPr>
        <w:t>Kākā</w:t>
      </w:r>
      <w:proofErr w:type="spellEnd"/>
      <w:r w:rsidRPr="00A36F67">
        <w:rPr>
          <w:color w:val="auto"/>
          <w:sz w:val="20"/>
          <w:szCs w:val="20"/>
        </w:rPr>
        <w:t xml:space="preserve">, </w:t>
      </w:r>
      <w:proofErr w:type="spellStart"/>
      <w:r w:rsidR="00C10225">
        <w:rPr>
          <w:color w:val="auto"/>
          <w:sz w:val="20"/>
          <w:szCs w:val="20"/>
        </w:rPr>
        <w:t>Tūī</w:t>
      </w:r>
      <w:proofErr w:type="spellEnd"/>
      <w:r w:rsidRPr="00A36F67">
        <w:rPr>
          <w:color w:val="auto"/>
          <w:sz w:val="20"/>
          <w:szCs w:val="20"/>
        </w:rPr>
        <w:t xml:space="preserve"> and </w:t>
      </w:r>
      <w:proofErr w:type="spellStart"/>
      <w:r w:rsidR="00C10225">
        <w:rPr>
          <w:color w:val="auto"/>
          <w:sz w:val="20"/>
          <w:szCs w:val="20"/>
        </w:rPr>
        <w:t>Kererū</w:t>
      </w:r>
      <w:proofErr w:type="spellEnd"/>
      <w:r w:rsidRPr="00A36F67">
        <w:rPr>
          <w:color w:val="auto"/>
          <w:sz w:val="20"/>
          <w:szCs w:val="20"/>
        </w:rPr>
        <w:t>) by site (B).</w:t>
      </w:r>
    </w:p>
    <w:p w14:paraId="5FBCE46D" w14:textId="205CB64C" w:rsidR="003E5D94" w:rsidRDefault="003E5D94" w:rsidP="00526E43"/>
    <w:p w14:paraId="33D71664" w14:textId="77777777" w:rsidR="002E0BEC" w:rsidRDefault="002E0BEC">
      <w:r>
        <w:br w:type="page"/>
      </w:r>
    </w:p>
    <w:p w14:paraId="5F6C7045" w14:textId="4FC03AF6"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w:t>
      </w:r>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w:t>
      </w:r>
      <w:r>
        <w:t>five</w:t>
      </w:r>
      <w:r>
        <w:t xml:space="preserve"> </w:t>
      </w:r>
      <w:proofErr w:type="spellStart"/>
      <w:r w:rsidR="00E96C27">
        <w:t>t</w:t>
      </w:r>
      <w:r>
        <w:t>ūī</w:t>
      </w:r>
      <w:proofErr w:type="spellEnd"/>
      <w:r>
        <w:t xml:space="preserve"> recorded</w:t>
      </w:r>
      <w:r>
        <w:t xml:space="preserve">.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6C4C047" w:rsidR="00B706EE" w:rsidRPr="00B706EE" w:rsidRDefault="006B6763" w:rsidP="00B706EE">
            <w:pPr>
              <w:rPr>
                <w:rFonts w:ascii="Calibri" w:eastAsia="Times New Roman" w:hAnsi="Calibri" w:cs="Times New Roman"/>
                <w:color w:val="000000"/>
                <w:lang w:eastAsia="en-NZ"/>
              </w:rPr>
            </w:pPr>
            <w:r>
              <w:rPr>
                <w:rFonts w:ascii="Calibri" w:eastAsia="Times New Roman" w:hAnsi="Calibri" w:cs="Times New Roman"/>
                <w:color w:val="000000"/>
                <w:lang w:eastAsia="en-NZ"/>
              </w:rPr>
              <w:t>Motu</w:t>
            </w:r>
            <w:r w:rsidR="00B706EE" w:rsidRPr="00B706EE">
              <w:rPr>
                <w:rFonts w:ascii="Calibri" w:eastAsia="Times New Roman" w:hAnsi="Calibri" w:cs="Times New Roman"/>
                <w:color w:val="000000"/>
                <w:lang w:eastAsia="en-NZ"/>
              </w:rPr>
              <w:t xml:space="preserve">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27" w:name="_Toc75783403"/>
      <w:r>
        <w:lastRenderedPageBreak/>
        <w:t>3.4 – Site dissimilarity</w:t>
      </w:r>
      <w:bookmarkEnd w:id="27"/>
    </w:p>
    <w:p w14:paraId="1F0F0FFE" w14:textId="374FDE25"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clustered apart from the other sites (Figure 5; red branches). </w:t>
      </w:r>
      <w:proofErr w:type="spellStart"/>
      <w:r>
        <w:t>Awana</w:t>
      </w:r>
      <w:proofErr w:type="spellEnd"/>
      <w:r>
        <w:t xml:space="preserve"> forms its own cluster (green branch) but is related to </w:t>
      </w:r>
      <w:proofErr w:type="spellStart"/>
      <w:r>
        <w:t>Okupu</w:t>
      </w:r>
      <w:proofErr w:type="spellEnd"/>
      <w:r>
        <w:t>,</w:t>
      </w:r>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alternative clustering methods group </w:t>
      </w:r>
      <w:proofErr w:type="spellStart"/>
      <w:r>
        <w:t>Awana</w:t>
      </w:r>
      <w:proofErr w:type="spellEnd"/>
      <w:r>
        <w:t xml:space="preserve"> with </w:t>
      </w:r>
      <w:proofErr w:type="spellStart"/>
      <w:r>
        <w:t>Okupu</w:t>
      </w:r>
      <w:proofErr w:type="spellEnd"/>
      <w:r>
        <w:t xml:space="preserve"> and </w:t>
      </w:r>
      <w:proofErr w:type="spellStart"/>
      <w:r>
        <w:t>Okiwi</w:t>
      </w:r>
      <w:proofErr w:type="spellEnd"/>
      <w:r>
        <w:t xml:space="preserve">). All other sites form a large cluster indicating that they are similar in species composition. </w:t>
      </w:r>
      <w:r w:rsidR="006B6763">
        <w:t>Motu</w:t>
      </w:r>
      <w:r>
        <w:t xml:space="preserve"> Kaikoura, the second most diverse site, is included in the large cluster rather than with </w:t>
      </w:r>
      <w:proofErr w:type="spellStart"/>
      <w:r>
        <w:t>Medlands</w:t>
      </w:r>
      <w:proofErr w:type="spellEnd"/>
      <w:r>
        <w:t xml:space="preserve"> and </w:t>
      </w:r>
      <w:proofErr w:type="spellStart"/>
      <w:r>
        <w:t>Kaitoke</w:t>
      </w:r>
      <w:proofErr w:type="spellEnd"/>
      <w:r>
        <w:t xml:space="preserve"> (the first and third most diverse sites, </w:t>
      </w:r>
      <w:commentRangeStart w:id="28"/>
      <w:commentRangeStart w:id="29"/>
      <w:commentRangeStart w:id="30"/>
      <w:r>
        <w:t>respectively</w:t>
      </w:r>
      <w:commentRangeEnd w:id="28"/>
      <w:r w:rsidR="00C551D1">
        <w:rPr>
          <w:rStyle w:val="CommentReference"/>
        </w:rPr>
        <w:commentReference w:id="28"/>
      </w:r>
      <w:commentRangeEnd w:id="29"/>
      <w:r w:rsidR="00C551D1">
        <w:rPr>
          <w:rStyle w:val="CommentReference"/>
        </w:rPr>
        <w:commentReference w:id="29"/>
      </w:r>
      <w:commentRangeEnd w:id="30"/>
      <w:r w:rsidR="00DD5ACA">
        <w:rPr>
          <w:rStyle w:val="CommentReference"/>
        </w:rPr>
        <w:commentReference w:id="30"/>
      </w:r>
      <w:r>
        <w:t>).</w:t>
      </w:r>
    </w:p>
    <w:p w14:paraId="0AEE9D3D" w14:textId="07831C91" w:rsidR="008C6EA0" w:rsidRDefault="006B6763" w:rsidP="008C6EA0">
      <w:pPr>
        <w:keepNext/>
      </w:pPr>
      <w:r>
        <w:rPr>
          <w:noProof/>
        </w:rPr>
        <w:drawing>
          <wp:inline distT="0" distB="0" distL="0" distR="0" wp14:anchorId="3559A422" wp14:editId="289F6F71">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bookmarkStart w:id="31" w:name="_Toc75783404"/>
      <w:r>
        <w:lastRenderedPageBreak/>
        <w:t>4</w:t>
      </w:r>
      <w:r w:rsidR="00D64386">
        <w:t xml:space="preserve"> – </w:t>
      </w:r>
      <w:r w:rsidR="00382DFE">
        <w:t>Discussion</w:t>
      </w:r>
      <w:bookmarkEnd w:id="31"/>
    </w:p>
    <w:p w14:paraId="64B68648" w14:textId="6DE8BF97" w:rsidR="00662B9E" w:rsidRDefault="64322DCE" w:rsidP="00094042">
      <w:commentRangeStart w:id="32"/>
      <w:commentRangeStart w:id="33"/>
      <w:r>
        <w:t xml:space="preserve">The </w:t>
      </w:r>
      <w:r>
        <w:t xml:space="preserve">ABC </w:t>
      </w:r>
      <w:commentRangeEnd w:id="32"/>
      <w:r w:rsidR="0014182F">
        <w:rPr>
          <w:rStyle w:val="CommentReference"/>
        </w:rPr>
        <w:commentReference w:id="32"/>
      </w:r>
      <w:commentRangeEnd w:id="33"/>
      <w:r w:rsidR="0014182F">
        <w:rPr>
          <w:rStyle w:val="CommentReference"/>
        </w:rPr>
        <w:commentReference w:id="33"/>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that forms a single unit in the cluster analysis (Figure 5, green branch)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w:t>
      </w:r>
      <w:r>
        <w:t xml:space="preserve">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w:t>
      </w:r>
      <w:r>
        <w:t>,</w:t>
      </w:r>
      <w:r>
        <w:t xml:space="preserve"> </w:t>
      </w:r>
      <w:r>
        <w:t xml:space="preserve">with the community </w:t>
      </w:r>
      <w:r>
        <w:t xml:space="preserve">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r w:rsidR="000508EB">
        <w:t>;</w:t>
      </w:r>
      <w:r>
        <w:t xml:space="preserve">  </w:t>
      </w:r>
      <w:r w:rsidR="000508EB">
        <w:t xml:space="preserve">the branches </w:t>
      </w:r>
      <w:r w:rsidR="005363AB">
        <w:t>forming the</w:t>
      </w:r>
      <w:r w:rsidR="000508EB">
        <w:t xml:space="preserve"> cluster from Cooper’s Castle to Needle Rock are largely montane sites.</w:t>
      </w:r>
    </w:p>
    <w:p w14:paraId="483D5B80" w14:textId="77777777" w:rsidR="00662B9E" w:rsidRDefault="00662B9E" w:rsidP="00094042"/>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w:t>
      </w:r>
      <w:r>
        <w:t>Aotea</w:t>
      </w:r>
      <w:r>
        <w:t xml:space="preserve">,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3B4804FD" w:rsidR="00D4159B" w:rsidRDefault="00D4159B" w:rsidP="00662B9E">
      <w:pPr>
        <w:rPr>
          <w:rFonts w:ascii="Calibri" w:eastAsia="Times New Roman" w:hAnsi="Calibri" w:cs="Times New Roman"/>
          <w:color w:val="000000" w:themeColor="text1"/>
          <w:lang w:eastAsia="en-NZ"/>
        </w:rPr>
      </w:pPr>
    </w:p>
    <w:p w14:paraId="54F42F5B" w14:textId="292DC281"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Pr="008E6B91">
        <w:t>https://doi.org/10.17608/k6.auckland.14865372</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4"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34"/>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commentRangeStart w:id="35"/>
      <w:commentRangeEnd w:id="35"/>
      <w:r w:rsidR="006E670A">
        <w:rPr>
          <w:rStyle w:val="CommentReference"/>
        </w:rPr>
        <w:commentReference w:id="35"/>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birds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36" w:name="_Toc75783406"/>
    </w:p>
    <w:p w14:paraId="1594CDC8" w14:textId="4C2DA51E" w:rsidR="00FD3DDC" w:rsidRDefault="00FD3DDC" w:rsidP="00FD3DDC">
      <w:pPr>
        <w:pStyle w:val="Heading2"/>
      </w:pPr>
      <w:r>
        <w:t>4.3 – Conclusion</w:t>
      </w:r>
      <w:bookmarkEnd w:id="36"/>
    </w:p>
    <w:p w14:paraId="4CDBF2A5" w14:textId="4BDE30FE" w:rsidR="00A24390" w:rsidRDefault="64322DCE" w:rsidP="00FD3DDC">
      <w:r>
        <w:t>Counts from the ABC are a valuable source of insight into patterns of species</w:t>
      </w:r>
      <w:r>
        <w:t xml:space="preserve"> richness,</w:t>
      </w:r>
      <w:r>
        <w:t xml:space="preserve">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xml:space="preserve">) and the success of management </w:t>
      </w:r>
      <w:r>
        <w:t>interventions</w:t>
      </w:r>
      <w:r>
        <w:t>.</w:t>
      </w:r>
    </w:p>
    <w:p w14:paraId="4E83C8D9" w14:textId="132CDB8E" w:rsidR="00D51100" w:rsidRDefault="00D51100">
      <w:r>
        <w:br w:type="page"/>
      </w:r>
    </w:p>
    <w:p w14:paraId="254DA42B" w14:textId="71FEF00F" w:rsidR="00D51100" w:rsidRDefault="00D51100" w:rsidP="00D51100">
      <w:pPr>
        <w:pStyle w:val="Heading1"/>
      </w:pPr>
      <w:bookmarkStart w:id="37" w:name="_Toc75783407"/>
      <w:r>
        <w:lastRenderedPageBreak/>
        <w:t>References</w:t>
      </w:r>
      <w:bookmarkEnd w:id="37"/>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w:t>
      </w:r>
      <w:proofErr w:type="spellStart"/>
      <w:r w:rsidR="00336044" w:rsidRPr="00336044">
        <w:rPr>
          <w:rFonts w:ascii="Calibri" w:hAnsi="Calibri" w:cs="Calibri"/>
        </w:rPr>
        <w:t>Kaitoke</w:t>
      </w:r>
      <w:proofErr w:type="spellEnd"/>
      <w:r w:rsidR="00336044" w:rsidRPr="00336044">
        <w:rPr>
          <w:rFonts w:ascii="Calibri" w:hAnsi="Calibri" w:cs="Calibri"/>
        </w:rPr>
        <w:t xml:space="preserv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w:t>
      </w:r>
      <w:proofErr w:type="spellStart"/>
      <w:r w:rsidRPr="00336044">
        <w:rPr>
          <w:rFonts w:ascii="Calibri" w:hAnsi="Calibri" w:cs="Calibri"/>
        </w:rPr>
        <w:t>zealand</w:t>
      </w:r>
      <w:proofErr w:type="spellEnd"/>
      <w:r w:rsidRPr="00336044">
        <w:rPr>
          <w:rFonts w:ascii="Calibri" w:hAnsi="Calibri" w:cs="Calibri"/>
        </w:rPr>
        <w:t xml:space="preserve"> forests’, </w:t>
      </w:r>
      <w:r w:rsidRPr="00336044">
        <w:rPr>
          <w:rFonts w:ascii="Calibri" w:hAnsi="Calibri" w:cs="Calibri"/>
          <w:i/>
          <w:iCs/>
        </w:rPr>
        <w:t xml:space="preserve">New </w:t>
      </w:r>
      <w:proofErr w:type="spellStart"/>
      <w:r w:rsidRPr="00336044">
        <w:rPr>
          <w:rFonts w:ascii="Calibri" w:hAnsi="Calibri" w:cs="Calibri"/>
          <w:i/>
          <w:iCs/>
        </w:rPr>
        <w:t>zealand</w:t>
      </w:r>
      <w:proofErr w:type="spellEnd"/>
      <w:r w:rsidRPr="00336044">
        <w:rPr>
          <w:rFonts w:ascii="Calibri" w:hAnsi="Calibri" w:cs="Calibri"/>
          <w:i/>
          <w:iCs/>
        </w:rPr>
        <w:t xml:space="preserve">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proofErr w:type="spellStart"/>
      <w:r w:rsidRPr="00336044">
        <w:rPr>
          <w:rFonts w:ascii="Calibri" w:hAnsi="Calibri" w:cs="Calibri"/>
          <w:i/>
          <w:iCs/>
        </w:rPr>
        <w:t>Vegetatio</w:t>
      </w:r>
      <w:proofErr w:type="spellEnd"/>
      <w:r w:rsidRPr="00336044">
        <w:rPr>
          <w:rFonts w:ascii="Calibri" w:hAnsi="Calibri" w:cs="Calibri"/>
        </w:rPr>
        <w:t xml:space="preserve">, 69(1), pp. 57–68. </w:t>
      </w:r>
      <w:proofErr w:type="spellStart"/>
      <w:r w:rsidRPr="00336044">
        <w:rPr>
          <w:rFonts w:ascii="Calibri" w:hAnsi="Calibri" w:cs="Calibri"/>
        </w:rPr>
        <w:t>doi</w:t>
      </w:r>
      <w:proofErr w:type="spellEnd"/>
      <w:r w:rsidRPr="00336044">
        <w:rPr>
          <w:rFonts w:ascii="Calibri" w:hAnsi="Calibri" w:cs="Calibri"/>
        </w:rPr>
        <w:t>: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w:t>
      </w:r>
      <w:proofErr w:type="spellStart"/>
      <w:r w:rsidRPr="00336044">
        <w:rPr>
          <w:rFonts w:ascii="Calibri" w:hAnsi="Calibri" w:cs="Calibri"/>
        </w:rPr>
        <w:t>Prosthemadera</w:t>
      </w:r>
      <w:proofErr w:type="spellEnd"/>
      <w:r w:rsidRPr="00336044">
        <w:rPr>
          <w:rFonts w:ascii="Calibri" w:hAnsi="Calibri" w:cs="Calibri"/>
        </w:rPr>
        <w:t xml:space="preserve"> </w:t>
      </w:r>
      <w:proofErr w:type="spellStart"/>
      <w:r w:rsidRPr="00336044">
        <w:rPr>
          <w:rFonts w:ascii="Calibri" w:hAnsi="Calibri" w:cs="Calibri"/>
        </w:rPr>
        <w:t>novaeseelandiae</w:t>
      </w:r>
      <w:proofErr w:type="spellEnd"/>
      <w:r w:rsidRPr="00336044">
        <w:rPr>
          <w:rFonts w:ascii="Calibri" w:hAnsi="Calibri" w:cs="Calibri"/>
        </w:rPr>
        <w:t xml:space="preserve"> </w:t>
      </w:r>
      <w:proofErr w:type="spellStart"/>
      <w:r w:rsidRPr="00336044">
        <w:rPr>
          <w:rFonts w:ascii="Calibri" w:hAnsi="Calibri" w:cs="Calibri"/>
        </w:rPr>
        <w:t>novaeseelandiae</w:t>
      </w:r>
      <w:proofErr w:type="spellEnd"/>
      <w:r w:rsidRPr="00336044">
        <w:rPr>
          <w:rFonts w:ascii="Calibri" w:hAnsi="Calibri" w:cs="Calibri"/>
        </w:rPr>
        <w:t xml:space="preserve">) and Chatham Island tui (P. n. </w:t>
      </w:r>
      <w:proofErr w:type="spellStart"/>
      <w:r w:rsidRPr="00336044">
        <w:rPr>
          <w:rFonts w:ascii="Calibri" w:hAnsi="Calibri" w:cs="Calibri"/>
        </w:rPr>
        <w:t>chathamensis</w:t>
      </w:r>
      <w:proofErr w:type="spellEnd"/>
      <w:r w:rsidRPr="00336044">
        <w:rPr>
          <w:rFonts w:ascii="Calibri" w:hAnsi="Calibri" w:cs="Calibri"/>
        </w:rPr>
        <w:t xml:space="preserve">)’,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w:t>
      </w:r>
      <w:proofErr w:type="spellStart"/>
      <w:r w:rsidRPr="00336044">
        <w:rPr>
          <w:rFonts w:ascii="Calibri" w:hAnsi="Calibri" w:cs="Calibri"/>
        </w:rPr>
        <w:t>Prosthemadera</w:t>
      </w:r>
      <w:proofErr w:type="spellEnd"/>
      <w:r w:rsidRPr="00336044">
        <w:rPr>
          <w:rFonts w:ascii="Calibri" w:hAnsi="Calibri" w:cs="Calibri"/>
        </w:rPr>
        <w:t xml:space="preserve"> </w:t>
      </w:r>
      <w:proofErr w:type="spellStart"/>
      <w:r w:rsidRPr="00336044">
        <w:rPr>
          <w:rFonts w:ascii="Calibri" w:hAnsi="Calibri" w:cs="Calibri"/>
        </w:rPr>
        <w:t>novaeseelandiae</w:t>
      </w:r>
      <w:proofErr w:type="spellEnd"/>
      <w:r w:rsidRPr="00336044">
        <w:rPr>
          <w:rFonts w:ascii="Calibri" w:hAnsi="Calibri" w:cs="Calibri"/>
        </w:rPr>
        <w:t>)’,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 xml:space="preserve">McEwen, W. M. (1978) ‘The food of the new </w:t>
      </w:r>
      <w:proofErr w:type="spellStart"/>
      <w:r w:rsidRPr="00336044">
        <w:rPr>
          <w:rFonts w:ascii="Calibri" w:hAnsi="Calibri" w:cs="Calibri"/>
        </w:rPr>
        <w:t>zealand</w:t>
      </w:r>
      <w:proofErr w:type="spellEnd"/>
      <w:r w:rsidRPr="00336044">
        <w:rPr>
          <w:rFonts w:ascii="Calibri" w:hAnsi="Calibri" w:cs="Calibri"/>
        </w:rPr>
        <w:t xml:space="preserve">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w:t>
      </w:r>
      <w:proofErr w:type="spellStart"/>
      <w:r w:rsidRPr="00336044">
        <w:rPr>
          <w:rFonts w:ascii="Calibri" w:hAnsi="Calibri" w:cs="Calibri"/>
        </w:rPr>
        <w:t>meridionalis</w:t>
      </w:r>
      <w:proofErr w:type="spellEnd"/>
      <w:r w:rsidRPr="00336044">
        <w:rPr>
          <w:rFonts w:ascii="Calibri" w:hAnsi="Calibri" w:cs="Calibri"/>
        </w:rPr>
        <w:t xml:space="preserve"> breeding success: reversing the decline of a threatened New Zealand parrot’, </w:t>
      </w:r>
      <w:r w:rsidRPr="00336044">
        <w:rPr>
          <w:rFonts w:ascii="Calibri" w:hAnsi="Calibri" w:cs="Calibri"/>
          <w:i/>
          <w:iCs/>
        </w:rPr>
        <w:t>Biological Conservation</w:t>
      </w:r>
      <w:r w:rsidRPr="00336044">
        <w:rPr>
          <w:rFonts w:ascii="Calibri" w:hAnsi="Calibri" w:cs="Calibri"/>
        </w:rPr>
        <w:t xml:space="preserve">, 110(1), pp. 33–44. </w:t>
      </w:r>
      <w:proofErr w:type="spellStart"/>
      <w:r w:rsidRPr="00336044">
        <w:rPr>
          <w:rFonts w:ascii="Calibri" w:hAnsi="Calibri" w:cs="Calibri"/>
        </w:rPr>
        <w:t>doi</w:t>
      </w:r>
      <w:proofErr w:type="spellEnd"/>
      <w:r w:rsidRPr="00336044">
        <w:rPr>
          <w:rFonts w:ascii="Calibri" w:hAnsi="Calibri" w:cs="Calibri"/>
        </w:rPr>
        <w:t>: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xml:space="preserve">, 11(7), pp. 1705–1717. </w:t>
      </w:r>
      <w:proofErr w:type="spellStart"/>
      <w:r w:rsidRPr="00336044">
        <w:rPr>
          <w:rFonts w:ascii="Calibri" w:hAnsi="Calibri" w:cs="Calibri"/>
        </w:rPr>
        <w:t>doi</w:t>
      </w:r>
      <w:proofErr w:type="spellEnd"/>
      <w:r w:rsidRPr="00336044">
        <w:rPr>
          <w:rFonts w:ascii="Calibri" w:hAnsi="Calibri" w:cs="Calibri"/>
        </w:rPr>
        <w:t>: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Ortiz‐</w:t>
      </w:r>
      <w:proofErr w:type="spellStart"/>
      <w:r w:rsidRPr="00336044">
        <w:rPr>
          <w:rFonts w:ascii="Calibri" w:hAnsi="Calibri" w:cs="Calibri"/>
        </w:rPr>
        <w:t>Catedral</w:t>
      </w:r>
      <w:proofErr w:type="spellEnd"/>
      <w:r w:rsidRPr="00336044">
        <w:rPr>
          <w:rFonts w:ascii="Calibri" w:hAnsi="Calibri" w:cs="Calibri"/>
        </w:rPr>
        <w:t>, L. and Brunton, D. H. (2009) ‘Nesting sites and nesting success of reintroduced red‐crowned parakeets (</w:t>
      </w:r>
      <w:proofErr w:type="spellStart"/>
      <w:r w:rsidRPr="00336044">
        <w:rPr>
          <w:rFonts w:ascii="Calibri" w:hAnsi="Calibri" w:cs="Calibri"/>
        </w:rPr>
        <w:t>Cyanoramphus</w:t>
      </w:r>
      <w:proofErr w:type="spellEnd"/>
      <w:r w:rsidRPr="00336044">
        <w:rPr>
          <w:rFonts w:ascii="Calibri" w:hAnsi="Calibri" w:cs="Calibri"/>
        </w:rPr>
        <w:t xml:space="preserve"> </w:t>
      </w:r>
      <w:proofErr w:type="spellStart"/>
      <w:r w:rsidRPr="00336044">
        <w:rPr>
          <w:rFonts w:ascii="Calibri" w:hAnsi="Calibri" w:cs="Calibri"/>
        </w:rPr>
        <w:t>novaezelandiae</w:t>
      </w:r>
      <w:proofErr w:type="spellEnd"/>
      <w:r w:rsidRPr="00336044">
        <w:rPr>
          <w:rFonts w:ascii="Calibri" w:hAnsi="Calibri" w:cs="Calibri"/>
        </w:rPr>
        <w:t xml:space="preserve">) on </w:t>
      </w:r>
      <w:proofErr w:type="spellStart"/>
      <w:r w:rsidRPr="00336044">
        <w:rPr>
          <w:rFonts w:ascii="Calibri" w:hAnsi="Calibri" w:cs="Calibri"/>
        </w:rPr>
        <w:t>Tiritiri</w:t>
      </w:r>
      <w:proofErr w:type="spellEnd"/>
      <w:r w:rsidRPr="00336044">
        <w:rPr>
          <w:rFonts w:ascii="Calibri" w:hAnsi="Calibri" w:cs="Calibri"/>
        </w:rPr>
        <w:t xml:space="preserve"> Matangi Island, New Zealand’, </w:t>
      </w:r>
      <w:r w:rsidRPr="00336044">
        <w:rPr>
          <w:rFonts w:ascii="Calibri" w:hAnsi="Calibri" w:cs="Calibri"/>
          <w:i/>
          <w:iCs/>
        </w:rPr>
        <w:t>New Zealand Journal of Zoology</w:t>
      </w:r>
      <w:r w:rsidRPr="00336044">
        <w:rPr>
          <w:rFonts w:ascii="Calibri" w:hAnsi="Calibri" w:cs="Calibri"/>
        </w:rPr>
        <w:t xml:space="preserve">, 36(1), pp. 1–10. </w:t>
      </w:r>
      <w:proofErr w:type="spellStart"/>
      <w:r w:rsidRPr="00336044">
        <w:rPr>
          <w:rFonts w:ascii="Calibri" w:hAnsi="Calibri" w:cs="Calibri"/>
        </w:rPr>
        <w:t>doi</w:t>
      </w:r>
      <w:proofErr w:type="spellEnd"/>
      <w:r w:rsidRPr="00336044">
        <w:rPr>
          <w:rFonts w:ascii="Calibri" w:hAnsi="Calibri" w:cs="Calibri"/>
        </w:rPr>
        <w:t>: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xml:space="preserve">. SSRN Scholarly Paper ID 3022964. Rochester, NY: Social Science Research Network. </w:t>
      </w:r>
      <w:proofErr w:type="spellStart"/>
      <w:r w:rsidRPr="00336044">
        <w:rPr>
          <w:rFonts w:ascii="Calibri" w:hAnsi="Calibri" w:cs="Calibri"/>
        </w:rPr>
        <w:t>doi</w:t>
      </w:r>
      <w:proofErr w:type="spellEnd"/>
      <w:r w:rsidRPr="00336044">
        <w:rPr>
          <w:rFonts w:ascii="Calibri" w:hAnsi="Calibri" w:cs="Calibri"/>
        </w:rPr>
        <w:t>: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 xml:space="preserve">The </w:t>
      </w:r>
      <w:proofErr w:type="spellStart"/>
      <w:r w:rsidRPr="00336044">
        <w:rPr>
          <w:rFonts w:ascii="Calibri" w:hAnsi="Calibri" w:cs="Calibri"/>
          <w:i/>
          <w:iCs/>
        </w:rPr>
        <w:t>kākāriki</w:t>
      </w:r>
      <w:proofErr w:type="spellEnd"/>
      <w:r w:rsidRPr="00336044">
        <w:rPr>
          <w:rFonts w:ascii="Calibri" w:hAnsi="Calibri" w:cs="Calibri"/>
          <w:i/>
          <w:iCs/>
        </w:rPr>
        <w:t xml:space="preserve"> of </w:t>
      </w:r>
      <w:proofErr w:type="spellStart"/>
      <w:r w:rsidRPr="00336044">
        <w:rPr>
          <w:rFonts w:ascii="Calibri" w:hAnsi="Calibri" w:cs="Calibri"/>
          <w:i/>
          <w:iCs/>
        </w:rPr>
        <w:t>Okiwi</w:t>
      </w:r>
      <w:proofErr w:type="spellEnd"/>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xml:space="preserve">, 12(4), pp. 664–666. </w:t>
      </w:r>
      <w:proofErr w:type="spellStart"/>
      <w:r w:rsidRPr="00336044">
        <w:rPr>
          <w:rFonts w:ascii="Calibri" w:hAnsi="Calibri" w:cs="Calibri"/>
        </w:rPr>
        <w:t>doi</w:t>
      </w:r>
      <w:proofErr w:type="spellEnd"/>
      <w:r w:rsidRPr="00336044">
        <w:rPr>
          <w:rFonts w:ascii="Calibri" w:hAnsi="Calibri" w:cs="Calibri"/>
        </w:rPr>
        <w:t>: 10.1080/03014223.1985.10428315.</w:t>
      </w:r>
    </w:p>
    <w:p w14:paraId="26C6735C" w14:textId="77777777" w:rsidR="00336044" w:rsidRPr="00336044" w:rsidRDefault="00336044" w:rsidP="00336044">
      <w:pPr>
        <w:pStyle w:val="Bibliography"/>
        <w:rPr>
          <w:rFonts w:ascii="Calibri" w:hAnsi="Calibri" w:cs="Calibri"/>
        </w:rPr>
      </w:pPr>
      <w:proofErr w:type="spellStart"/>
      <w:r w:rsidRPr="00336044">
        <w:rPr>
          <w:rFonts w:ascii="Calibri" w:hAnsi="Calibri" w:cs="Calibri"/>
        </w:rPr>
        <w:t>Tū</w:t>
      </w:r>
      <w:proofErr w:type="spellEnd"/>
      <w:r w:rsidRPr="00336044">
        <w:rPr>
          <w:rFonts w:ascii="Calibri" w:hAnsi="Calibri" w:cs="Calibri"/>
        </w:rPr>
        <w:t xml:space="preserve"> Mai Taonga (2020) </w:t>
      </w:r>
      <w:r w:rsidRPr="00336044">
        <w:rPr>
          <w:rFonts w:ascii="Calibri" w:hAnsi="Calibri" w:cs="Calibri"/>
          <w:i/>
          <w:iCs/>
        </w:rPr>
        <w:t xml:space="preserve">Protecting Aotea Ecology | </w:t>
      </w:r>
      <w:proofErr w:type="spellStart"/>
      <w:r w:rsidRPr="00336044">
        <w:rPr>
          <w:rFonts w:ascii="Calibri" w:hAnsi="Calibri" w:cs="Calibri"/>
          <w:i/>
          <w:iCs/>
        </w:rPr>
        <w:t>Tū</w:t>
      </w:r>
      <w:proofErr w:type="spellEnd"/>
      <w:r w:rsidRPr="00336044">
        <w:rPr>
          <w:rFonts w:ascii="Calibri" w:hAnsi="Calibri" w:cs="Calibri"/>
          <w:i/>
          <w:iCs/>
        </w:rPr>
        <w:t xml:space="preserve">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xml:space="preserve">, 39(11), pp. 1973–1983. </w:t>
      </w:r>
      <w:proofErr w:type="spellStart"/>
      <w:r w:rsidRPr="00336044">
        <w:rPr>
          <w:rFonts w:ascii="Calibri" w:hAnsi="Calibri" w:cs="Calibri"/>
        </w:rPr>
        <w:t>doi</w:t>
      </w:r>
      <w:proofErr w:type="spellEnd"/>
      <w:r w:rsidRPr="00336044">
        <w:rPr>
          <w:rFonts w:ascii="Calibri" w:hAnsi="Calibri" w:cs="Calibri"/>
        </w:rPr>
        <w:t>: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38" w:name="_Toc75783408"/>
      <w:r>
        <w:lastRenderedPageBreak/>
        <w:t>Appendix A</w:t>
      </w:r>
      <w:bookmarkEnd w:id="38"/>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39"/>
            <w:commentRangeStart w:id="40"/>
            <w:proofErr w:type="spellStart"/>
            <w:r>
              <w:t>Makipae</w:t>
            </w:r>
            <w:commentRangeEnd w:id="39"/>
            <w:proofErr w:type="spellEnd"/>
            <w:r w:rsidR="00F3722E">
              <w:rPr>
                <w:rStyle w:val="CommentReference"/>
              </w:rPr>
              <w:commentReference w:id="39"/>
            </w:r>
            <w:commentRangeEnd w:id="40"/>
            <w:r w:rsidR="00F3722E">
              <w:rPr>
                <w:rStyle w:val="CommentReference"/>
              </w:rPr>
              <w:commentReference w:id="40"/>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1" w:name="_Toc75783409"/>
      <w:r>
        <w:lastRenderedPageBreak/>
        <w:t>Append</w:t>
      </w:r>
      <w:r w:rsidR="000F7BA9">
        <w:t>ix B</w:t>
      </w:r>
      <w:bookmarkEnd w:id="41"/>
    </w:p>
    <w:p w14:paraId="26FC4D26" w14:textId="5E579B6F" w:rsidR="00DF781A" w:rsidRDefault="00DF781A" w:rsidP="00526E43"/>
    <w:p w14:paraId="705A7777" w14:textId="0C844701"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043785" w:rsidRPr="005363AB" w:rsidRDefault="00043785"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Pr="005363AB">
                              <w:rPr>
                                <w:noProof/>
                                <w:color w:val="auto"/>
                              </w:rPr>
                              <w:t>6</w:t>
                            </w:r>
                            <w:r w:rsidRPr="005363AB">
                              <w:rPr>
                                <w:noProof/>
                                <w:color w:val="auto"/>
                              </w:rPr>
                              <w:fldChar w:fldCharType="end"/>
                            </w:r>
                            <w:r w:rsidRPr="005363AB">
                              <w:rPr>
                                <w:color w:val="auto"/>
                              </w:rPr>
                              <w:t>: Counts of all 40  species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043785" w:rsidRPr="005363AB" w:rsidRDefault="00043785"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Pr="005363AB">
                        <w:rPr>
                          <w:noProof/>
                          <w:color w:val="auto"/>
                        </w:rPr>
                        <w:t>6</w:t>
                      </w:r>
                      <w:r w:rsidRPr="005363AB">
                        <w:rPr>
                          <w:noProof/>
                          <w:color w:val="auto"/>
                        </w:rPr>
                        <w:fldChar w:fldCharType="end"/>
                      </w:r>
                      <w:r w:rsidRPr="005363AB">
                        <w:rPr>
                          <w:color w:val="auto"/>
                        </w:rPr>
                        <w:t>: Counts of all 40  species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7BF38E57" w14:textId="77777777" w:rsidR="00BE7BD6" w:rsidRDefault="00BE7BD6" w:rsidP="00BE7BD6">
      <w:pPr>
        <w:pStyle w:val="CommentText"/>
      </w:pPr>
      <w:r>
        <w:rPr>
          <w:rStyle w:val="CommentReference"/>
        </w:rPr>
        <w:annotationRef/>
      </w:r>
      <w:r>
        <w:t xml:space="preserve">Necessary to include a summary? First report had an executive </w:t>
      </w:r>
      <w:proofErr w:type="spellStart"/>
      <w:r>
        <w:t>summay</w:t>
      </w:r>
      <w:proofErr w:type="spellEnd"/>
      <w:r>
        <w:t xml:space="preserve"> but I’m not convinced I need one here.</w:t>
      </w:r>
    </w:p>
  </w:comment>
  <w:comment w:id="2" w:author="George Perry" w:date="2021-06-28T17:12:00Z" w:initials="GP">
    <w:p w14:paraId="49A88A01" w14:textId="77777777" w:rsidR="00BE7BD6" w:rsidRDefault="00BE7BD6" w:rsidP="00BE7BD6">
      <w:pPr>
        <w:pStyle w:val="CommentText"/>
      </w:pPr>
      <w:r>
        <w:t>It might be worth doing a very short bullet pointed one.</w:t>
      </w:r>
      <w:r>
        <w:rPr>
          <w:rStyle w:val="CommentReference"/>
        </w:rPr>
        <w:annotationRef/>
      </w:r>
    </w:p>
  </w:comment>
  <w:comment w:id="5" w:author="Quinn Asena" w:date="2021-06-28T11:53:00Z" w:initials="QA">
    <w:p w14:paraId="0FBAB837" w14:textId="32AD9009" w:rsidR="00043785" w:rsidRDefault="00043785">
      <w:pPr>
        <w:pStyle w:val="CommentText"/>
      </w:pPr>
      <w:r>
        <w:rPr>
          <w:rStyle w:val="CommentReference"/>
        </w:rPr>
        <w:annotationRef/>
      </w:r>
      <w:r>
        <w:t>You mentioned a new fence being built on the island? Worth mentioning as well but couldn’t find details.</w:t>
      </w:r>
    </w:p>
  </w:comment>
  <w:comment w:id="6" w:author="George Perry" w:date="2021-06-28T17:15:00Z" w:initials="GP">
    <w:p w14:paraId="185EA692" w14:textId="53CB635B" w:rsidR="00043785" w:rsidRDefault="00043785">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7" w:author="Quinn Asena" w:date="2021-06-28T11:48:00Z" w:initials="QA">
    <w:p w14:paraId="2FE8C693" w14:textId="7DC40F5F" w:rsidR="00043785" w:rsidRDefault="00043785">
      <w:pPr>
        <w:pStyle w:val="CommentText"/>
      </w:pPr>
      <w:r>
        <w:rPr>
          <w:rStyle w:val="CommentReference"/>
        </w:rPr>
        <w:annotationRef/>
      </w:r>
      <w:r>
        <w:t>Value from website, Perry 2010 mentions 150 ha, Russell and Taylor mentions 230 ha…</w:t>
      </w:r>
    </w:p>
  </w:comment>
  <w:comment w:id="19" w:author="Quinn Asena" w:date="2021-06-28T12:27:00Z" w:initials="QA">
    <w:p w14:paraId="3C590517" w14:textId="265AB2F6" w:rsidR="00043785" w:rsidRDefault="00043785">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0" w:author="George Perry" w:date="2021-06-28T17:23:00Z" w:initials="GP">
    <w:p w14:paraId="04A1F943" w14:textId="6A611228" w:rsidR="00043785" w:rsidRDefault="00043785">
      <w:pPr>
        <w:pStyle w:val="CommentText"/>
      </w:pPr>
      <w:r>
        <w:t>Could add the info to the caption?</w:t>
      </w:r>
      <w:r>
        <w:rPr>
          <w:rStyle w:val="CommentReference"/>
        </w:rPr>
        <w:annotationRef/>
      </w:r>
    </w:p>
  </w:comment>
  <w:comment w:id="24" w:author="Quinn Asena" w:date="2021-06-23T21:43:00Z" w:initials="QA">
    <w:p w14:paraId="3749D5FC" w14:textId="39AF4FA8" w:rsidR="00043785" w:rsidRDefault="00043785">
      <w:pPr>
        <w:pStyle w:val="CommentText"/>
      </w:pPr>
      <w:r>
        <w:rPr>
          <w:rStyle w:val="CommentReference"/>
        </w:rPr>
        <w:annotationRef/>
      </w:r>
      <w:r>
        <w:t>You mentioned some possible reasons for this</w:t>
      </w:r>
    </w:p>
  </w:comment>
  <w:comment w:id="25" w:author="George Perry" w:date="2021-06-28T17:27:00Z" w:initials="GP">
    <w:p w14:paraId="3861F229" w14:textId="537D6A29" w:rsidR="00043785" w:rsidRDefault="00043785">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26" w:author="George Perry" w:date="2021-06-28T17:27:00Z" w:initials="GP">
    <w:p w14:paraId="6D16D6BE" w14:textId="7C956248" w:rsidR="00043785" w:rsidRDefault="00043785">
      <w:pPr>
        <w:pStyle w:val="CommentText"/>
      </w:pPr>
      <w:r>
        <w:t xml:space="preserve">I </w:t>
      </w:r>
      <w:proofErr w:type="spellStart"/>
      <w:r>
        <w:t>asume</w:t>
      </w:r>
      <w:proofErr w:type="spellEnd"/>
      <w:r>
        <w:t xml:space="preserve"> this means either seen or heard?  Might want to clarify that from the outset (unless you have and I missed it).</w:t>
      </w:r>
      <w:r>
        <w:rPr>
          <w:rStyle w:val="CommentReference"/>
        </w:rPr>
        <w:annotationRef/>
      </w:r>
    </w:p>
  </w:comment>
  <w:comment w:id="28" w:author="Quinn Asena" w:date="2021-06-23T21:58:00Z" w:initials="QA">
    <w:p w14:paraId="314C2B0B" w14:textId="6E4EA1FF" w:rsidR="00043785" w:rsidRDefault="00043785">
      <w:pPr>
        <w:pStyle w:val="CommentText"/>
      </w:pPr>
      <w:r>
        <w:rPr>
          <w:rStyle w:val="CommentReference"/>
        </w:rPr>
        <w:annotationRef/>
      </w:r>
      <w:r>
        <w:t>Could use some site-specific knowledge of clusters here.</w:t>
      </w:r>
    </w:p>
  </w:comment>
  <w:comment w:id="29" w:author="George Perry" w:date="2021-06-28T17:29:00Z" w:initials="GP">
    <w:p w14:paraId="0F4CC786" w14:textId="070C7C83" w:rsidR="00043785" w:rsidRDefault="00043785">
      <w:pPr>
        <w:pStyle w:val="CommentText"/>
      </w:pPr>
      <w:proofErr w:type="spellStart"/>
      <w:r>
        <w:t>Kaitoke</w:t>
      </w:r>
      <w:proofErr w:type="spellEnd"/>
      <w:r>
        <w:t xml:space="preserve"> and </w:t>
      </w:r>
      <w:proofErr w:type="spellStart"/>
      <w:r>
        <w:t>Medlands</w:t>
      </w:r>
      <w:proofErr w:type="spellEnd"/>
      <w:r>
        <w:t xml:space="preserve"> are wetland areas.</w:t>
      </w:r>
      <w:r>
        <w:rPr>
          <w:rStyle w:val="CommentReference"/>
        </w:rPr>
        <w:annotationRef/>
      </w:r>
    </w:p>
    <w:p w14:paraId="686EA5D4" w14:textId="37DD2979" w:rsidR="00043785" w:rsidRDefault="00043785">
      <w:pPr>
        <w:pStyle w:val="CommentText"/>
      </w:pPr>
    </w:p>
    <w:p w14:paraId="1B3534A5" w14:textId="70753FEC" w:rsidR="00043785" w:rsidRDefault="00043785">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043785" w:rsidRDefault="00043785">
      <w:pPr>
        <w:pStyle w:val="CommentText"/>
      </w:pPr>
    </w:p>
    <w:p w14:paraId="497333C8" w14:textId="7761EBD7" w:rsidR="00043785" w:rsidRDefault="00043785">
      <w:pPr>
        <w:pStyle w:val="CommentText"/>
      </w:pPr>
    </w:p>
    <w:p w14:paraId="375F22CF" w14:textId="5CD9ECC9" w:rsidR="00043785" w:rsidRDefault="00043785">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0" w:author="Quinn Asena" w:date="2021-06-28T21:51:00Z" w:initials="QA">
    <w:p w14:paraId="45F0B111" w14:textId="38BBC7C4" w:rsidR="00DD5ACA" w:rsidRDefault="00DD5ACA">
      <w:pPr>
        <w:pStyle w:val="CommentText"/>
      </w:pPr>
      <w:r>
        <w:rPr>
          <w:rStyle w:val="CommentReference"/>
        </w:rPr>
        <w:annotationRef/>
      </w:r>
      <w:r>
        <w:t>Included in discussion.</w:t>
      </w:r>
    </w:p>
  </w:comment>
  <w:comment w:id="32" w:author="Quinn Asena" w:date="2021-06-28T14:00:00Z" w:initials="QA">
    <w:p w14:paraId="29F55AB0" w14:textId="53732DD7" w:rsidR="00043785" w:rsidRDefault="00043785">
      <w:pPr>
        <w:pStyle w:val="CommentText"/>
      </w:pPr>
      <w:r>
        <w:rPr>
          <w:rStyle w:val="CommentReference"/>
        </w:rPr>
        <w:annotationRef/>
      </w:r>
      <w:r>
        <w:t>Section could be more insightful?</w:t>
      </w:r>
    </w:p>
  </w:comment>
  <w:comment w:id="33" w:author="George Perry" w:date="2021-06-28T17:31:00Z" w:initials="GP">
    <w:p w14:paraId="1706BE6D" w14:textId="7D5EF396" w:rsidR="00043785" w:rsidRDefault="00043785">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35" w:author="George Perry" w:date="2021-06-28T17:35:00Z" w:initials="GP">
    <w:p w14:paraId="3B5E4576" w14:textId="3F9A6EDE" w:rsidR="00043785" w:rsidRDefault="00043785">
      <w:pPr>
        <w:pStyle w:val="CommentText"/>
      </w:pPr>
      <w:r>
        <w:t>see also:</w:t>
      </w:r>
      <w:r>
        <w:rPr>
          <w:rStyle w:val="CommentReference"/>
        </w:rPr>
        <w:annotationRef/>
      </w:r>
    </w:p>
    <w:p w14:paraId="72F716AE" w14:textId="765A9CE2" w:rsidR="00043785" w:rsidRDefault="00043785">
      <w:pPr>
        <w:pStyle w:val="CommentText"/>
      </w:pPr>
      <w:hyperlink r:id="rId2">
        <w:r w:rsidRPr="64322DCE">
          <w:rPr>
            <w:rStyle w:val="Hyperlink"/>
          </w:rPr>
          <w:t>https://newzealandecology.org/nzje/3282</w:t>
        </w:r>
      </w:hyperlink>
    </w:p>
    <w:p w14:paraId="7862D8A5" w14:textId="647AE4DF" w:rsidR="00043785" w:rsidRDefault="00043785">
      <w:pPr>
        <w:pStyle w:val="CommentText"/>
      </w:pPr>
      <w:r>
        <w:t xml:space="preserve">for a </w:t>
      </w:r>
      <w:proofErr w:type="spellStart"/>
      <w:r>
        <w:t>comprison</w:t>
      </w:r>
      <w:proofErr w:type="spellEnd"/>
      <w:r>
        <w:t xml:space="preserve"> of methods - some of these are issues to do with the five minute approach</w:t>
      </w:r>
    </w:p>
  </w:comment>
  <w:comment w:id="39" w:author="Quinn Asena" w:date="2021-06-28T14:25:00Z" w:initials="QA">
    <w:p w14:paraId="4B52BF55" w14:textId="5D43F188" w:rsidR="00043785" w:rsidRDefault="00043785">
      <w:pPr>
        <w:pStyle w:val="CommentText"/>
      </w:pPr>
      <w:r>
        <w:rPr>
          <w:rStyle w:val="CommentReference"/>
        </w:rPr>
        <w:annotationRef/>
      </w:r>
      <w:r>
        <w:t>Not sure about this one</w:t>
      </w:r>
    </w:p>
  </w:comment>
  <w:comment w:id="40" w:author="George Perry" w:date="2021-06-28T17:38:00Z" w:initials="GP">
    <w:p w14:paraId="55236CBB" w14:textId="61C1D531" w:rsidR="00043785" w:rsidRDefault="00043785">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38E57" w15:done="1"/>
  <w15:commentEx w15:paraId="49A88A01" w15:paraIdParent="7BF38E57" w15:done="1"/>
  <w15:commentEx w15:paraId="0FBAB837" w15:done="1"/>
  <w15:commentEx w15:paraId="185EA692" w15:paraIdParent="0FBAB837" w15:done="1"/>
  <w15:commentEx w15:paraId="2FE8C693" w15:done="1"/>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0"/>
  <w15:commentEx w15:paraId="29F55AB0" w15:done="0"/>
  <w15:commentEx w15:paraId="1706BE6D" w15:paraIdParent="29F55AB0" w15:done="0"/>
  <w15:commentEx w15:paraId="7862D8A5"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7E4DE152" w16cex:dateUtc="2021-06-28T05:12: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1CE2D2F" w16cex:dateUtc="2021-06-28T05:35: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38E57" w16cid:durableId="247F21BA"/>
  <w16cid:commentId w16cid:paraId="49A88A01" w16cid:durableId="7E4DE152"/>
  <w16cid:commentId w16cid:paraId="0FBAB837" w16cid:durableId="2484369F"/>
  <w16cid:commentId w16cid:paraId="185EA692" w16cid:durableId="175199D9"/>
  <w16cid:commentId w16cid:paraId="2FE8C693" w16cid:durableId="2484358A"/>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7862D8A5" w16cid:durableId="21CE2D2F"/>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55ABE" w14:textId="77777777" w:rsidR="00897072" w:rsidRDefault="00897072" w:rsidP="00800959">
      <w:pPr>
        <w:spacing w:after="0" w:line="240" w:lineRule="auto"/>
      </w:pPr>
      <w:r>
        <w:separator/>
      </w:r>
    </w:p>
  </w:endnote>
  <w:endnote w:type="continuationSeparator" w:id="0">
    <w:p w14:paraId="454A7CCA" w14:textId="77777777" w:rsidR="00897072" w:rsidRDefault="00897072"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3EEA" w14:textId="77777777" w:rsidR="00043785" w:rsidRDefault="000437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E23E037" w14:textId="2012B5A4" w:rsidR="00043785" w:rsidRDefault="00043785">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17E38" w14:textId="77777777" w:rsidR="00043785" w:rsidRDefault="00043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03D7F" w14:textId="77777777" w:rsidR="00897072" w:rsidRDefault="00897072" w:rsidP="00800959">
      <w:pPr>
        <w:spacing w:after="0" w:line="240" w:lineRule="auto"/>
      </w:pPr>
      <w:r>
        <w:separator/>
      </w:r>
    </w:p>
  </w:footnote>
  <w:footnote w:type="continuationSeparator" w:id="0">
    <w:p w14:paraId="167283D8" w14:textId="77777777" w:rsidR="00897072" w:rsidRDefault="00897072"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B3238" w14:textId="77777777" w:rsidR="00043785" w:rsidRDefault="000437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F7A1" w14:textId="77777777" w:rsidR="00043785" w:rsidRDefault="00043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89B7E" w14:textId="77777777" w:rsidR="00043785" w:rsidRDefault="00043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rwUACav5XSwAAAA="/>
  </w:docVars>
  <w:rsids>
    <w:rsidRoot w:val="00526E43"/>
    <w:rsid w:val="00000B13"/>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15DC"/>
    <w:rsid w:val="0004261B"/>
    <w:rsid w:val="00043785"/>
    <w:rsid w:val="000449C0"/>
    <w:rsid w:val="00046108"/>
    <w:rsid w:val="000476AC"/>
    <w:rsid w:val="000479F9"/>
    <w:rsid w:val="000508EB"/>
    <w:rsid w:val="000574D0"/>
    <w:rsid w:val="00061692"/>
    <w:rsid w:val="0006188F"/>
    <w:rsid w:val="00065277"/>
    <w:rsid w:val="00065E62"/>
    <w:rsid w:val="00070DBA"/>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9478F"/>
    <w:rsid w:val="002A0CA2"/>
    <w:rsid w:val="002A23A3"/>
    <w:rsid w:val="002A2E10"/>
    <w:rsid w:val="002A416A"/>
    <w:rsid w:val="002A4B30"/>
    <w:rsid w:val="002A53DF"/>
    <w:rsid w:val="002B266C"/>
    <w:rsid w:val="002B2998"/>
    <w:rsid w:val="002B53D5"/>
    <w:rsid w:val="002B5D5D"/>
    <w:rsid w:val="002C05D2"/>
    <w:rsid w:val="002C22E1"/>
    <w:rsid w:val="002C3331"/>
    <w:rsid w:val="002D06FF"/>
    <w:rsid w:val="002D6A98"/>
    <w:rsid w:val="002E0BEC"/>
    <w:rsid w:val="002F160C"/>
    <w:rsid w:val="002F2E01"/>
    <w:rsid w:val="002F4AA1"/>
    <w:rsid w:val="002F62E7"/>
    <w:rsid w:val="002F7D3A"/>
    <w:rsid w:val="00300960"/>
    <w:rsid w:val="003101AF"/>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57D"/>
    <w:rsid w:val="00382DFE"/>
    <w:rsid w:val="00384771"/>
    <w:rsid w:val="00384C06"/>
    <w:rsid w:val="003855D3"/>
    <w:rsid w:val="003934AC"/>
    <w:rsid w:val="00393D6F"/>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5410"/>
    <w:rsid w:val="0040719E"/>
    <w:rsid w:val="004129E0"/>
    <w:rsid w:val="00413128"/>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4E7DA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83D"/>
    <w:rsid w:val="00751B43"/>
    <w:rsid w:val="007530AF"/>
    <w:rsid w:val="00753E09"/>
    <w:rsid w:val="007563D7"/>
    <w:rsid w:val="00763D94"/>
    <w:rsid w:val="00763DC7"/>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0D15"/>
    <w:rsid w:val="007A7768"/>
    <w:rsid w:val="007B47A7"/>
    <w:rsid w:val="007B6FDB"/>
    <w:rsid w:val="007C066D"/>
    <w:rsid w:val="007C0CDB"/>
    <w:rsid w:val="007C3A79"/>
    <w:rsid w:val="007C4D76"/>
    <w:rsid w:val="007C5813"/>
    <w:rsid w:val="007C5BC9"/>
    <w:rsid w:val="007E17A6"/>
    <w:rsid w:val="007E279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2A4C"/>
    <w:rsid w:val="009F3DEB"/>
    <w:rsid w:val="009F58AC"/>
    <w:rsid w:val="00A00C1C"/>
    <w:rsid w:val="00A04C59"/>
    <w:rsid w:val="00A05D1B"/>
    <w:rsid w:val="00A05DCB"/>
    <w:rsid w:val="00A118C9"/>
    <w:rsid w:val="00A1223C"/>
    <w:rsid w:val="00A15410"/>
    <w:rsid w:val="00A218BA"/>
    <w:rsid w:val="00A23940"/>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1A6C"/>
    <w:rsid w:val="00C51D3F"/>
    <w:rsid w:val="00C551D1"/>
    <w:rsid w:val="00C55349"/>
    <w:rsid w:val="00C57ECA"/>
    <w:rsid w:val="00C626B1"/>
    <w:rsid w:val="00C64E19"/>
    <w:rsid w:val="00C64E21"/>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1376"/>
    <w:rsid w:val="00D4159B"/>
    <w:rsid w:val="00D50EBD"/>
    <w:rsid w:val="00D51100"/>
    <w:rsid w:val="00D53B8B"/>
    <w:rsid w:val="00D63455"/>
    <w:rsid w:val="00D64386"/>
    <w:rsid w:val="00D67521"/>
    <w:rsid w:val="00D70EA8"/>
    <w:rsid w:val="00D74E3B"/>
    <w:rsid w:val="00D752BA"/>
    <w:rsid w:val="00D75C2A"/>
    <w:rsid w:val="00D75F29"/>
    <w:rsid w:val="00D84738"/>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B29F0"/>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0E5A"/>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newzealandecology.org/nzje/3282" TargetMode="External"/><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3.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20</Pages>
  <Words>14657</Words>
  <Characters>83545</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827</cp:revision>
  <cp:lastPrinted>2021-06-17T02:30:00Z</cp:lastPrinted>
  <dcterms:created xsi:type="dcterms:W3CDTF">2021-06-14T04:38:00Z</dcterms:created>
  <dcterms:modified xsi:type="dcterms:W3CDTF">2021-06-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